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0206" w:type="dxa"/>
        <w:tblLayout w:type="fixed"/>
        <w:tblLook w:val="04A0" w:firstRow="1" w:lastRow="0" w:firstColumn="1" w:lastColumn="0" w:noHBand="0" w:noVBand="1"/>
      </w:tblPr>
      <w:tblGrid>
        <w:gridCol w:w="1843"/>
        <w:gridCol w:w="709"/>
        <w:gridCol w:w="850"/>
        <w:gridCol w:w="567"/>
        <w:gridCol w:w="851"/>
        <w:gridCol w:w="1559"/>
        <w:gridCol w:w="992"/>
        <w:gridCol w:w="993"/>
        <w:gridCol w:w="675"/>
        <w:gridCol w:w="1167"/>
      </w:tblGrid>
      <w:tr w:rsidR="003A339F" w:rsidRPr="009F65B8" w:rsidTr="003A339F">
        <w:trPr>
          <w:trHeight w:val="274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 xml:space="preserve">Virus </w:t>
            </w:r>
            <w:proofErr w:type="spellStart"/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Env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Typ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Tropism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Tier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Subtyp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 xml:space="preserve">Target cells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Sourc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IC</w:t>
            </w: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vertAlign w:val="subscript"/>
                <w:lang w:val="en-GB" w:eastAsia="en-GB"/>
              </w:rPr>
              <w:t>50</w:t>
            </w: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 xml:space="preserve"> (µM)</w:t>
            </w:r>
          </w:p>
        </w:tc>
        <w:tc>
          <w:tcPr>
            <w:tcW w:w="6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AF6192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Ref.</w:t>
            </w:r>
          </w:p>
        </w:tc>
        <w:tc>
          <w:tcPr>
            <w:tcW w:w="11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339F" w:rsidRPr="00AF6192" w:rsidRDefault="003A339F" w:rsidP="003A339F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</w:pPr>
            <w:r w:rsidRPr="003A339F">
              <w:rPr>
                <w:rFonts w:ascii="Arial" w:hAnsi="Arial" w:cs="Arial"/>
                <w:b/>
                <w:bCs/>
                <w:color w:val="000000"/>
                <w:sz w:val="16"/>
                <w:szCs w:val="16"/>
                <w:lang w:val="en-GB" w:eastAsia="en-GB"/>
              </w:rPr>
              <w:t>Contributor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ADA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LA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54 ± 4</w:t>
            </w:r>
          </w:p>
        </w:tc>
        <w:tc>
          <w:tcPr>
            <w:tcW w:w="675" w:type="dxa"/>
            <w:tcBorders>
              <w:top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  <w:tc>
          <w:tcPr>
            <w:tcW w:w="1167" w:type="dxa"/>
            <w:tcBorders>
              <w:top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ZM109F.PB4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1B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53 ± 8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EZXJkZXluPC9BdXRob3I+PFllYXI+MjAwNDwvWWVhcj48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EZXJkZXluPC9BdXRob3I+PFllYXI+MjAwNDwvWWVhcj48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.DATA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47" w:tooltip="Derdeyn, 2004 #4571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47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A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ZM197M.PB7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1B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49 ± 6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MaTwvQXV0aG9yPjxZZWFyPjIwMDY8L1llYXI+PFJlY051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TE3NzYtOTA8L3Bh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=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MaTwvQXV0aG9yPjxZZWFyPjIwMDY8L1llYXI+PFJlY051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TE3NzYtOTA8L3Bh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=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.DATA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48" w:tooltip="Li, 2006 #4572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48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SC 422661.8 (SVPB8)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 53 ± 7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ZM249M.PL1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95 ± 7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MaTwvQXV0aG9yPjxZZWFyPjIwMDY8L1llYXI+PFJlY051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TE3NzYtOTA8L3Bh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=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MaTwvQXV0aG9yPjxZZWFyPjIwMDY8L1llYXI+PFJlY051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TE3NzYtOTA8L3Bh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=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.DATA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48" w:tooltip="Li, 2006 #4572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48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</w:tr>
      <w:tr w:rsidR="003A339F" w:rsidRPr="009F65B8" w:rsidTr="003A339F">
        <w:trPr>
          <w:trHeight w:val="300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pRHPA4259 clone 7 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40 ± 7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D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pTRJO4551clone 58 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73  ± 10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E</w:t>
            </w:r>
          </w:p>
        </w:tc>
      </w:tr>
      <w:tr w:rsidR="003A339F" w:rsidRPr="009F65B8" w:rsidTr="003A339F">
        <w:trPr>
          <w:trHeight w:val="300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1996/0177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/X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HL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7 ± 4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&lt;EndNote&gt;&lt;Cite&gt;&lt;Author&gt;Mulinge&lt;/Author&gt;&lt;Year&gt;2013&lt;/Year&gt;&lt;RecNum&gt;3882&lt;/RecNum&gt;&lt;DisplayText&gt;[20]&lt;/DisplayText&gt;&lt;record&gt;&lt;rec-number&gt;3882&lt;/rec-number&gt;&lt;foreign-keys&gt;&lt;key app="EN" db-id="xpardd99qzfdxhe5r2bvrveg5sv5x9sa9fps" timestamp="1377792035"&gt;3882&lt;/key&gt;&lt;/foreign-keys&gt;&lt;ref-type name="Journal Article"&gt;17&lt;/ref-type&gt;&lt;contributors&gt;&lt;authors&gt;&lt;author&gt;Mulinge, M.&lt;/author&gt;&lt;author&gt;Lemaire, M.&lt;/author&gt;&lt;author&gt;Servais, J. Y.&lt;/author&gt;&lt;author&gt;Rybicki, A.&lt;/author&gt;&lt;author&gt;Struck, D.&lt;/author&gt;&lt;author&gt;da Silva, E. S.&lt;/author&gt;&lt;author&gt;Verhofstede, C.&lt;/author&gt;&lt;author&gt;Lie, Y.&lt;/author&gt;&lt;author&gt;Seguin-Devaux, C.&lt;/author&gt;&lt;author&gt;Schmit, J. C.&lt;/author&gt;&lt;author&gt;Bercoff, D. P.&lt;/author&gt;&lt;/authors&gt;&lt;/contributors&gt;&lt;auth-address&gt;Laboratory of Retrovirology, Centre Recherche Public de la Sante, Luxembourg, Luxembourg.&lt;/auth-address&gt;&lt;titles&gt;&lt;title&gt;HIV-1 Tropism Determination Using a Phenotypic Env Recombinant Viral Assay Highlights Overestimation of CXCR4-Usage by Genotypic Prediction Algorithms for CRRF01_AE and CRF02_AG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0566&lt;/pages&gt;&lt;volume&gt;8&lt;/volume&gt;&lt;number&gt;5&lt;/number&gt;&lt;edition&gt;2013/05/15&lt;/edition&gt;&lt;dates&gt;&lt;year&gt;2013&lt;/year&gt;&lt;/dates&gt;&lt;isbn&gt;1932-6203 (Electronic)&amp;#xD;1932-6203 (Linking)&lt;/isbn&gt;&lt;accession-num&gt;23667426&lt;/accession-num&gt;&lt;urls&gt;&lt;related-urls&gt;&lt;url&gt;http://www.ncbi.nlm.nih.gov/pubmed/23667426&lt;/url&gt;&lt;/related-urls&gt;&lt;/urls&gt;&lt;custom2&gt;3648519&lt;/custom2&gt;&lt;electronic-resource-num&gt;10.1371/journal.pone.0060566&lt;/electronic-resource-num&gt;&lt;language&gt;eng&lt;/language&gt;&lt;/record&gt;&lt;/Cite&gt;&lt;/EndNote&gt;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20" w:tooltip="Mulinge, 2013 #1968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20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006/1671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R5/X4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CR5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HL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89 ± 12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&lt;EndNote&gt;&lt;Cite&gt;&lt;Author&gt;Mulinge&lt;/Author&gt;&lt;Year&gt;2013&lt;/Year&gt;&lt;RecNum&gt;3882&lt;/RecNum&gt;&lt;DisplayText&gt;[20]&lt;/DisplayText&gt;&lt;record&gt;&lt;rec-number&gt;3882&lt;/rec-number&gt;&lt;foreign-keys&gt;&lt;key app="EN" db-id="xpardd99qzfdxhe5r2bvrveg5sv5x9sa9fps" timestamp="1377792035"&gt;3882&lt;/key&gt;&lt;/foreign-keys&gt;&lt;ref-type name="Journal Article"&gt;17&lt;/ref-type&gt;&lt;contributors&gt;&lt;authors&gt;&lt;author&gt;Mulinge, M.&lt;/author&gt;&lt;author&gt;Lemaire, M.&lt;/author&gt;&lt;author&gt;Servais, J. Y.&lt;/author&gt;&lt;author&gt;Rybicki, A.&lt;/author&gt;&lt;author&gt;Struck, D.&lt;/author&gt;&lt;author&gt;da Silva, E. S.&lt;/author&gt;&lt;author&gt;Verhofstede, C.&lt;/author&gt;&lt;author&gt;Lie, Y.&lt;/author&gt;&lt;author&gt;Seguin-Devaux, C.&lt;/author&gt;&lt;author&gt;Schmit, J. C.&lt;/author&gt;&lt;author&gt;Bercoff, D. P.&lt;/author&gt;&lt;/authors&gt;&lt;/contributors&gt;&lt;auth-address&gt;Laboratory of Retrovirology, Centre Recherche Public de la Sante, Luxembourg, Luxembourg.&lt;/auth-address&gt;&lt;titles&gt;&lt;title&gt;HIV-1 Tropism Determination Using a Phenotypic Env Recombinant Viral Assay Highlights Overestimation of CXCR4-Usage by Genotypic Prediction Algorithms for CRRF01_AE and CRF02_AG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0566&lt;/pages&gt;&lt;volume&gt;8&lt;/volume&gt;&lt;number&gt;5&lt;/number&gt;&lt;edition&gt;2013/05/15&lt;/edition&gt;&lt;dates&gt;&lt;year&gt;2013&lt;/year&gt;&lt;/dates&gt;&lt;isbn&gt;1932-6203 (Electronic)&amp;#xD;1932-6203 (Linking)&lt;/isbn&gt;&lt;accession-num&gt;23667426&lt;/accession-num&gt;&lt;urls&gt;&lt;related-urls&gt;&lt;url&gt;http://www.ncbi.nlm.nih.gov/pubmed/23667426&lt;/url&gt;&lt;/related-urls&gt;&lt;/urls&gt;&lt;custom2&gt;3648519&lt;/custom2&gt;&lt;electronic-resource-num&gt;10.1371/journal.pone.0060566&lt;/electronic-resource-num&gt;&lt;language&gt;eng&lt;/language&gt;&lt;/record&gt;&lt;/Cite&gt;&lt;/EndNote&gt;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20" w:tooltip="Mulinge, 2013 #1968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20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L4.3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LA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X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XCR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IH/AIDS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21 ± 2 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BZGFjaGk8L0F1dGhvcj48WWVhcj4xOTg2PC9ZZWFyPjxS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I4NC05MTwvcGFnZXM+PHZvbHVt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>
                <w:fldData xml:space="preserve">PEVuZE5vdGU+PENpdGU+PEF1dGhvcj5BZGFjaGk8L0F1dGhvcj48WWVhcj4xOTg2PC9ZZWFyPjxS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I4NC05MTwvcGFnZXM+PHZvbHVt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</w:fldData>
              </w:fldCha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.DATA 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49" w:tooltip="Adachi, 1986 #302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49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 </w:t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F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 xml:space="preserve"> 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008/1258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X4</w:t>
            </w:r>
          </w:p>
        </w:tc>
        <w:tc>
          <w:tcPr>
            <w:tcW w:w="567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XCR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HL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143 ± 27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&lt;EndNote&gt;&lt;Cite&gt;&lt;Author&gt;Mulinge&lt;/Author&gt;&lt;Year&gt;2013&lt;/Year&gt;&lt;RecNum&gt;3882&lt;/RecNum&gt;&lt;DisplayText&gt;[20]&lt;/DisplayText&gt;&lt;record&gt;&lt;rec-number&gt;3882&lt;/rec-number&gt;&lt;foreign-keys&gt;&lt;key app="EN" db-id="xpardd99qzfdxhe5r2bvrveg5sv5x9sa9fps" timestamp="1377792035"&gt;3882&lt;/key&gt;&lt;/foreign-keys&gt;&lt;ref-type name="Journal Article"&gt;17&lt;/ref-type&gt;&lt;contributors&gt;&lt;authors&gt;&lt;author&gt;Mulinge, M.&lt;/author&gt;&lt;author&gt;Lemaire, M.&lt;/author&gt;&lt;author&gt;Servais, J. Y.&lt;/author&gt;&lt;author&gt;Rybicki, A.&lt;/author&gt;&lt;author&gt;Struck, D.&lt;/author&gt;&lt;author&gt;da Silva, E. S.&lt;/author&gt;&lt;author&gt;Verhofstede, C.&lt;/author&gt;&lt;author&gt;Lie, Y.&lt;/author&gt;&lt;author&gt;Seguin-Devaux, C.&lt;/author&gt;&lt;author&gt;Schmit, J. C.&lt;/author&gt;&lt;author&gt;Bercoff, D. P.&lt;/author&gt;&lt;/authors&gt;&lt;/contributors&gt;&lt;auth-address&gt;Laboratory of Retrovirology, Centre Recherche Public de la Sante, Luxembourg, Luxembourg.&lt;/auth-address&gt;&lt;titles&gt;&lt;title&gt;HIV-1 Tropism Determination Using a Phenotypic Env Recombinant Viral Assay Highlights Overestimation of CXCR4-Usage by Genotypic Prediction Algorithms for CRRF01_AE and CRF02_AG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0566&lt;/pages&gt;&lt;volume&gt;8&lt;/volume&gt;&lt;number&gt;5&lt;/number&gt;&lt;edition&gt;2013/05/15&lt;/edition&gt;&lt;dates&gt;&lt;year&gt;2013&lt;/year&gt;&lt;/dates&gt;&lt;isbn&gt;1932-6203 (Electronic)&amp;#xD;1932-6203 (Linking)&lt;/isbn&gt;&lt;accession-num&gt;23667426&lt;/accession-num&gt;&lt;urls&gt;&lt;related-urls&gt;&lt;url&gt;http://www.ncbi.nlm.nih.gov/pubmed/23667426&lt;/url&gt;&lt;/related-urls&gt;&lt;/urls&gt;&lt;custom2&gt;3648519&lt;/custom2&gt;&lt;electronic-resource-num&gt;10.1371/journal.pone.0060566&lt;/electronic-resource-num&gt;&lt;language&gt;eng&lt;/language&gt;&lt;/record&gt;&lt;/Cite&gt;&lt;/EndNote&gt;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20" w:tooltip="Mulinge, 2013 #1968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20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  <w:tr w:rsidR="003A339F" w:rsidRPr="009F65B8" w:rsidTr="003A339F">
        <w:trPr>
          <w:trHeight w:val="300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003/0624</w:t>
            </w:r>
          </w:p>
        </w:tc>
        <w:tc>
          <w:tcPr>
            <w:tcW w:w="709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X4</w:t>
            </w:r>
          </w:p>
        </w:tc>
        <w:tc>
          <w:tcPr>
            <w:tcW w:w="567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B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XCR4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HL</w:t>
            </w:r>
          </w:p>
        </w:tc>
        <w:tc>
          <w:tcPr>
            <w:tcW w:w="993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68 ± 13</w:t>
            </w:r>
          </w:p>
        </w:tc>
        <w:tc>
          <w:tcPr>
            <w:tcW w:w="675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&lt;EndNote&gt;&lt;Cite&gt;&lt;Author&gt;Mulinge&lt;/Author&gt;&lt;Year&gt;2013&lt;/Year&gt;&lt;RecNum&gt;3882&lt;/RecNum&gt;&lt;DisplayText&gt;[20]&lt;/DisplayText&gt;&lt;record&gt;&lt;rec-number&gt;3882&lt;/rec-number&gt;&lt;foreign-keys&gt;&lt;key app="EN" db-id="xpardd99qzfdxhe5r2bvrveg5sv5x9sa9fps" timestamp="1377792035"&gt;3882&lt;/key&gt;&lt;/foreign-keys&gt;&lt;ref-type name="Journal Article"&gt;17&lt;/ref-type&gt;&lt;contributors&gt;&lt;authors&gt;&lt;author&gt;Mulinge, M.&lt;/author&gt;&lt;author&gt;Lemaire, M.&lt;/author&gt;&lt;author&gt;Servais, J. Y.&lt;/author&gt;&lt;author&gt;Rybicki, A.&lt;/author&gt;&lt;author&gt;Struck, D.&lt;/author&gt;&lt;author&gt;da Silva, E. S.&lt;/author&gt;&lt;author&gt;Verhofstede, C.&lt;/author&gt;&lt;author&gt;Lie, Y.&lt;/author&gt;&lt;author&gt;Seguin-Devaux, C.&lt;/author&gt;&lt;author&gt;Schmit, J. C.&lt;/author&gt;&lt;author&gt;Bercoff, D. P.&lt;/author&gt;&lt;/authors&gt;&lt;/contributors&gt;&lt;auth-address&gt;Laboratory of Retrovirology, Centre Recherche Public de la Sante, Luxembourg, Luxembourg.&lt;/auth-address&gt;&lt;titles&gt;&lt;title&gt;HIV-1 Tropism Determination Using a Phenotypic Env Recombinant Viral Assay Highlights Overestimation of CXCR4-Usage by Genotypic Prediction Algorithms for CRRF01_AE and CRF02_AG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0566&lt;/pages&gt;&lt;volume&gt;8&lt;/volume&gt;&lt;number&gt;5&lt;/number&gt;&lt;edition&gt;2013/05/15&lt;/edition&gt;&lt;dates&gt;&lt;year&gt;2013&lt;/year&gt;&lt;/dates&gt;&lt;isbn&gt;1932-6203 (Electronic)&amp;#xD;1932-6203 (Linking)&lt;/isbn&gt;&lt;accession-num&gt;23667426&lt;/accession-num&gt;&lt;urls&gt;&lt;related-urls&gt;&lt;url&gt;http://www.ncbi.nlm.nih.gov/pubmed/23667426&lt;/url&gt;&lt;/related-urls&gt;&lt;/urls&gt;&lt;custom2&gt;3648519&lt;/custom2&gt;&lt;electronic-resource-num&gt;10.1371/journal.pone.0060566&lt;/electronic-resource-num&gt;&lt;language&gt;eng&lt;/language&gt;&lt;/record&gt;&lt;/Cite&gt;&lt;/EndNote&gt;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20" w:tooltip="Mulinge, 2013 #1968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20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  <w:tr w:rsidR="003A339F" w:rsidRPr="009F65B8" w:rsidTr="003A339F">
        <w:trPr>
          <w:trHeight w:val="315"/>
        </w:trPr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009/0704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PI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X4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ND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AG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U87.CD4-CXCR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CHL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28 ± 11</w:t>
            </w:r>
          </w:p>
        </w:tc>
        <w:tc>
          <w:tcPr>
            <w:tcW w:w="675" w:type="dxa"/>
            <w:tcBorders>
              <w:bottom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begin"/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instrText xml:space="preserve"> ADDIN EN.CITE &lt;EndNote&gt;&lt;Cite&gt;&lt;Author&gt;Mulinge&lt;/Author&gt;&lt;Year&gt;2013&lt;/Year&gt;&lt;RecNum&gt;3882&lt;/RecNum&gt;&lt;DisplayText&gt;[20]&lt;/DisplayText&gt;&lt;record&gt;&lt;rec-number&gt;3882&lt;/rec-number&gt;&lt;foreign-keys&gt;&lt;key app="EN" db-id="xpardd99qzfdxhe5r2bvrveg5sv5x9sa9fps" timestamp="1377792035"&gt;3882&lt;/key&gt;&lt;/foreign-keys&gt;&lt;ref-type name="Journal Article"&gt;17&lt;/ref-type&gt;&lt;contributors&gt;&lt;authors&gt;&lt;author&gt;Mulinge, M.&lt;/author&gt;&lt;author&gt;Lemaire, M.&lt;/author&gt;&lt;author&gt;Servais, J. Y.&lt;/author&gt;&lt;author&gt;Rybicki, A.&lt;/author&gt;&lt;author&gt;Struck, D.&lt;/author&gt;&lt;author&gt;da Silva, E. S.&lt;/author&gt;&lt;author&gt;Verhofstede, C.&lt;/author&gt;&lt;author&gt;Lie, Y.&lt;/author&gt;&lt;author&gt;Seguin-Devaux, C.&lt;/author&gt;&lt;author&gt;Schmit, J. C.&lt;/author&gt;&lt;author&gt;Bercoff, D. P.&lt;/author&gt;&lt;/authors&gt;&lt;/contributors&gt;&lt;auth-address&gt;Laboratory of Retrovirology, Centre Recherche Public de la Sante, Luxembourg, Luxembourg.&lt;/auth-address&gt;&lt;titles&gt;&lt;title&gt;HIV-1 Tropism Determination Using a Phenotypic Env Recombinant Viral Assay Highlights Overestimation of CXCR4-Usage by Genotypic Prediction Algorithms for CRRF01_AE and CRF02_AG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0566&lt;/pages&gt;&lt;volume&gt;8&lt;/volume&gt;&lt;number&gt;5&lt;/number&gt;&lt;edition&gt;2013/05/15&lt;/edition&gt;&lt;dates&gt;&lt;year&gt;2013&lt;/year&gt;&lt;/dates&gt;&lt;isbn&gt;1932-6203 (Electronic)&amp;#xD;1932-6203 (Linking)&lt;/isbn&gt;&lt;accession-num&gt;23667426&lt;/accession-num&gt;&lt;urls&gt;&lt;related-urls&gt;&lt;url&gt;http://www.ncbi.nlm.nih.gov/pubmed/23667426&lt;/url&gt;&lt;/related-urls&gt;&lt;/urls&gt;&lt;custom2&gt;3648519&lt;/custom2&gt;&lt;electronic-resource-num&gt;10.1371/journal.pone.0060566&lt;/electronic-resource-num&gt;&lt;language&gt;eng&lt;/language&gt;&lt;/record&gt;&lt;/Cite&gt;&lt;/EndNote&gt;</w:instrTex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separate"/>
            </w:r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[</w:t>
            </w:r>
            <w:hyperlink w:anchor="_ENREF_20" w:tooltip="Mulinge, 2013 #1968" w:history="1">
              <w:r w:rsidRPr="00E7646E">
                <w:rPr>
                  <w:rFonts w:ascii="Arial" w:hAnsi="Arial" w:cs="Arial"/>
                  <w:noProof/>
                  <w:color w:val="000000"/>
                  <w:sz w:val="16"/>
                  <w:szCs w:val="16"/>
                  <w:lang w:val="en-GB" w:eastAsia="en-GB"/>
                </w:rPr>
                <w:t>20</w:t>
              </w:r>
            </w:hyperlink>
            <w:r w:rsidRPr="00E7646E">
              <w:rPr>
                <w:rFonts w:ascii="Arial" w:hAnsi="Arial" w:cs="Arial"/>
                <w:noProof/>
                <w:color w:val="000000"/>
                <w:sz w:val="16"/>
                <w:szCs w:val="16"/>
                <w:lang w:val="en-GB" w:eastAsia="en-GB"/>
              </w:rPr>
              <w:t>]</w:t>
            </w:r>
            <w:r w:rsidRPr="00E7646E"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fldChar w:fldCharType="end"/>
            </w:r>
          </w:p>
        </w:tc>
        <w:tc>
          <w:tcPr>
            <w:tcW w:w="1167" w:type="dxa"/>
            <w:tcBorders>
              <w:bottom w:val="single" w:sz="4" w:space="0" w:color="auto"/>
            </w:tcBorders>
            <w:vAlign w:val="center"/>
          </w:tcPr>
          <w:p w:rsidR="003A339F" w:rsidRPr="00E7646E" w:rsidRDefault="003A339F" w:rsidP="003A339F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  <w:lang w:val="en-GB" w:eastAsia="en-GB"/>
              </w:rPr>
              <w:t>-</w:t>
            </w:r>
          </w:p>
        </w:tc>
      </w:tr>
    </w:tbl>
    <w:p w:rsidR="00497AFE" w:rsidRDefault="00497AFE">
      <w:bookmarkStart w:id="0" w:name="_GoBack"/>
      <w:bookmarkEnd w:id="0"/>
    </w:p>
    <w:sectPr w:rsidR="00497AFE" w:rsidSect="003A339F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339F"/>
    <w:rsid w:val="003A339F"/>
    <w:rsid w:val="00497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1AE3B2B2-3EB8-4E4D-B7D4-74C9A81A2C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339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487</Words>
  <Characters>847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RP-Santé</Company>
  <LinksUpToDate>false</LinksUpToDate>
  <CharactersWithSpaces>99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y Chevigne</dc:creator>
  <cp:keywords/>
  <dc:description/>
  <cp:lastModifiedBy>Andy Chevigne</cp:lastModifiedBy>
  <cp:revision>1</cp:revision>
  <dcterms:created xsi:type="dcterms:W3CDTF">2015-06-12T12:46:00Z</dcterms:created>
  <dcterms:modified xsi:type="dcterms:W3CDTF">2015-06-12T12:50:00Z</dcterms:modified>
</cp:coreProperties>
</file>